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4D2E63D6" w:rsidR="00961D00" w:rsidRPr="00EF0991"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C81AADE" w14:textId="2BE1871A" w:rsidR="00A90BD2" w:rsidRPr="00E354C3" w:rsidRDefault="00746474" w:rsidP="00091926">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584D40C" w14:textId="77777777" w:rsidR="00A90BD2" w:rsidRPr="006D5B60" w:rsidRDefault="00A90BD2" w:rsidP="000A4E22">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0A4E22">
      <w:pPr>
        <w:jc w:val="center"/>
        <w:rPr>
          <w:rFonts w:asciiTheme="minorHAnsi" w:hAnsiTheme="minorHAnsi" w:cstheme="minorHAnsi"/>
          <w:b/>
          <w:bCs/>
          <w:sz w:val="28"/>
          <w:szCs w:val="28"/>
        </w:rPr>
      </w:pPr>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r w:rsidRPr="00F86A58">
        <w:rPr>
          <w:rFonts w:asciiTheme="minorHAnsi" w:hAnsiTheme="minorHAnsi" w:cstheme="minorHAnsi"/>
          <w:b/>
          <w:bCs/>
          <w:sz w:val="28"/>
          <w:szCs w:val="28"/>
        </w:rPr>
        <w:t xml:space="preserve"> R N</w:t>
      </w:r>
    </w:p>
    <w:p w14:paraId="017F6E2C" w14:textId="0298F494" w:rsidR="00C43328" w:rsidRPr="00195C5A" w:rsidRDefault="00C43328" w:rsidP="000A4E22">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580DE0" w:rsidP="000A4E22">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77777777" w:rsidR="00C43328" w:rsidRPr="00195C5A" w:rsidRDefault="00C43328" w:rsidP="000A4E22">
      <w:pPr>
        <w:jc w:val="center"/>
        <w:rPr>
          <w:rFonts w:asciiTheme="minorHAnsi" w:hAnsiTheme="minorHAnsi" w:cstheme="minorHAnsi"/>
          <w:color w:val="auto"/>
          <w:sz w:val="28"/>
          <w:szCs w:val="28"/>
        </w:rPr>
      </w:pPr>
    </w:p>
    <w:p w14:paraId="7DE23DC2" w14:textId="28D05144" w:rsidR="00C43328" w:rsidRPr="00195C5A" w:rsidRDefault="00C43328" w:rsidP="000A4E22">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0A4E22">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15AB87C2" w14:textId="20CF69E8" w:rsidR="007F64A4" w:rsidRPr="00195C5A" w:rsidRDefault="00580DE0" w:rsidP="000A4E22">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7083CF9A" w14:textId="77777777" w:rsidR="007F64A4" w:rsidRPr="00195C5A" w:rsidRDefault="007F64A4" w:rsidP="000A4E22">
      <w:pPr>
        <w:jc w:val="center"/>
        <w:rPr>
          <w:rFonts w:asciiTheme="minorHAnsi" w:hAnsiTheme="minorHAnsi" w:cstheme="minorHAnsi"/>
          <w:color w:val="auto"/>
          <w:sz w:val="28"/>
          <w:szCs w:val="28"/>
        </w:rPr>
      </w:pPr>
    </w:p>
    <w:p w14:paraId="0BC034A5" w14:textId="501EBC73" w:rsidR="007F64A4" w:rsidRPr="00195C5A" w:rsidRDefault="00913E8B" w:rsidP="000A4E22">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Shetty Yashas Shashidhar</w:t>
      </w:r>
    </w:p>
    <w:p w14:paraId="67B04E6B" w14:textId="46307972" w:rsidR="00913E8B" w:rsidRPr="00195C5A" w:rsidRDefault="00913E8B" w:rsidP="000A4E22">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580DE0" w:rsidP="000A4E22">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767DEB1" w14:textId="77777777" w:rsidR="00B042BD" w:rsidRPr="008A3654" w:rsidRDefault="00BD0673" w:rsidP="004D1D63">
      <w:pPr>
        <w:rPr>
          <w:rFonts w:asciiTheme="minorHAnsi" w:hAnsiTheme="minorHAnsi" w:cstheme="minorHAnsi"/>
          <w:sz w:val="28"/>
          <w:szCs w:val="28"/>
        </w:rPr>
      </w:pPr>
      <w:r w:rsidRPr="008A3654">
        <w:rPr>
          <w:rFonts w:asciiTheme="minorHAnsi" w:hAnsiTheme="minorHAnsi" w:cstheme="minorHAnsi"/>
          <w:sz w:val="28"/>
          <w:szCs w:val="28"/>
        </w:rPr>
        <w:t xml:space="preserve">Preferred </w:t>
      </w:r>
      <w:r w:rsidR="00CD1FED">
        <w:rPr>
          <w:rFonts w:asciiTheme="minorHAnsi" w:hAnsiTheme="minorHAnsi" w:cstheme="minorHAnsi"/>
          <w:sz w:val="28"/>
          <w:szCs w:val="28"/>
        </w:rPr>
        <w:t xml:space="preserve">Project </w:t>
      </w:r>
      <w:r w:rsidRPr="008A3654">
        <w:rPr>
          <w:rFonts w:asciiTheme="minorHAnsi" w:hAnsiTheme="minorHAnsi" w:cstheme="minorHAnsi"/>
          <w:sz w:val="28"/>
          <w:szCs w:val="28"/>
        </w:rPr>
        <w:t>Guides:</w:t>
      </w:r>
    </w:p>
    <w:p w14:paraId="66D735B8" w14:textId="77777777" w:rsidR="0007766C" w:rsidRDefault="00BD0673" w:rsidP="00EE306B">
      <w:pPr>
        <w:spacing w:before="240" w:after="240"/>
        <w:rPr>
          <w:rFonts w:asciiTheme="minorHAnsi" w:hAnsiTheme="minorHAnsi" w:cstheme="minorHAnsi"/>
          <w:b/>
          <w:bCs/>
          <w:sz w:val="28"/>
          <w:szCs w:val="28"/>
        </w:rPr>
      </w:pPr>
      <w:r>
        <w:rPr>
          <w:rFonts w:asciiTheme="minorHAnsi" w:hAnsiTheme="minorHAnsi" w:cstheme="minorHAnsi"/>
          <w:b/>
          <w:bCs/>
          <w:sz w:val="28"/>
          <w:szCs w:val="28"/>
        </w:rPr>
        <w:tab/>
      </w:r>
      <w:r w:rsidR="00553141">
        <w:rPr>
          <w:rFonts w:asciiTheme="minorHAnsi" w:hAnsiTheme="minorHAnsi" w:cstheme="minorHAnsi"/>
          <w:b/>
          <w:bCs/>
          <w:sz w:val="28"/>
          <w:szCs w:val="28"/>
        </w:rPr>
        <w:tab/>
      </w:r>
      <w:r w:rsidRPr="007C7DBA">
        <w:rPr>
          <w:rFonts w:asciiTheme="minorHAnsi" w:hAnsiTheme="minorHAnsi" w:cstheme="minorHAnsi"/>
          <w:sz w:val="28"/>
          <w:szCs w:val="28"/>
        </w:rPr>
        <w:t>Name</w:t>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Pr>
          <w:rFonts w:asciiTheme="minorHAnsi" w:hAnsiTheme="minorHAnsi" w:cstheme="minorHAnsi"/>
          <w:b/>
          <w:bCs/>
          <w:sz w:val="28"/>
          <w:szCs w:val="28"/>
        </w:rPr>
        <w:tab/>
      </w:r>
      <w:r w:rsidRPr="007C7DBA">
        <w:rPr>
          <w:rFonts w:asciiTheme="minorHAnsi" w:hAnsiTheme="minorHAnsi" w:cstheme="minorHAnsi"/>
          <w:sz w:val="28"/>
          <w:szCs w:val="28"/>
        </w:rPr>
        <w:t>Signature</w:t>
      </w:r>
    </w:p>
    <w:p w14:paraId="6934B2C7" w14:textId="7245745C" w:rsidR="00F75878" w:rsidRDefault="00F75878" w:rsidP="00A120AB">
      <w:pPr>
        <w:pStyle w:val="ListParagraph"/>
        <w:numPr>
          <w:ilvl w:val="0"/>
          <w:numId w:val="2"/>
        </w:numPr>
        <w:spacing w:line="600" w:lineRule="auto"/>
        <w:rPr>
          <w:rFonts w:asciiTheme="minorHAnsi" w:hAnsiTheme="minorHAnsi" w:cstheme="minorHAnsi"/>
          <w:b/>
          <w:bCs/>
          <w:sz w:val="28"/>
          <w:szCs w:val="28"/>
        </w:rPr>
      </w:pPr>
      <w:r>
        <w:rPr>
          <w:rFonts w:asciiTheme="minorHAnsi" w:hAnsiTheme="minorHAnsi" w:cstheme="minorHAnsi"/>
          <w:b/>
          <w:bCs/>
          <w:sz w:val="28"/>
          <w:szCs w:val="28"/>
        </w:rPr>
        <w:t>Dr. Venugopal</w:t>
      </w:r>
      <w:r w:rsidR="000A4E22">
        <w:rPr>
          <w:rFonts w:asciiTheme="minorHAnsi" w:hAnsiTheme="minorHAnsi" w:cstheme="minorHAnsi"/>
          <w:b/>
          <w:bCs/>
          <w:sz w:val="28"/>
          <w:szCs w:val="28"/>
        </w:rPr>
        <w:t>a</w:t>
      </w:r>
      <w:r>
        <w:rPr>
          <w:rFonts w:asciiTheme="minorHAnsi" w:hAnsiTheme="minorHAnsi" w:cstheme="minorHAnsi"/>
          <w:b/>
          <w:bCs/>
          <w:sz w:val="28"/>
          <w:szCs w:val="28"/>
        </w:rPr>
        <w:t xml:space="preserve"> P</w:t>
      </w:r>
      <w:r w:rsidR="001F526C">
        <w:rPr>
          <w:rFonts w:asciiTheme="minorHAnsi" w:hAnsiTheme="minorHAnsi" w:cstheme="minorHAnsi"/>
          <w:b/>
          <w:bCs/>
          <w:sz w:val="28"/>
          <w:szCs w:val="28"/>
        </w:rPr>
        <w:t xml:space="preserve"> </w:t>
      </w:r>
      <w:r>
        <w:rPr>
          <w:rFonts w:asciiTheme="minorHAnsi" w:hAnsiTheme="minorHAnsi" w:cstheme="minorHAnsi"/>
          <w:b/>
          <w:bCs/>
          <w:sz w:val="28"/>
          <w:szCs w:val="28"/>
        </w:rPr>
        <w:t>S</w:t>
      </w:r>
    </w:p>
    <w:p w14:paraId="4641789A" w14:textId="77777777" w:rsidR="00F75878" w:rsidRDefault="007C0E8E" w:rsidP="00A120AB">
      <w:pPr>
        <w:pStyle w:val="ListParagraph"/>
        <w:numPr>
          <w:ilvl w:val="0"/>
          <w:numId w:val="2"/>
        </w:numPr>
        <w:spacing w:line="600" w:lineRule="auto"/>
        <w:rPr>
          <w:rFonts w:asciiTheme="minorHAnsi" w:hAnsiTheme="minorHAnsi" w:cstheme="minorHAnsi"/>
          <w:b/>
          <w:bCs/>
          <w:sz w:val="28"/>
          <w:szCs w:val="28"/>
        </w:rPr>
      </w:pPr>
      <w:r>
        <w:rPr>
          <w:rFonts w:asciiTheme="minorHAnsi" w:hAnsiTheme="minorHAnsi" w:cstheme="minorHAnsi"/>
          <w:b/>
          <w:bCs/>
          <w:sz w:val="28"/>
          <w:szCs w:val="28"/>
        </w:rPr>
        <w:t>Dr. Roshan Fernandes</w:t>
      </w:r>
    </w:p>
    <w:p w14:paraId="03C506C1" w14:textId="77777777" w:rsidR="000A4E22" w:rsidRDefault="000A4E22"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VizWiz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w:t>
      </w:r>
      <w:r w:rsidRPr="0072435F">
        <w:rPr>
          <w:rFonts w:asciiTheme="minorHAnsi" w:hAnsiTheme="minorHAnsi" w:cstheme="minorHAnsi"/>
        </w:rPr>
        <w:t>A person asked a visual question by taking a picture and then recording a spoken question</w:t>
      </w:r>
      <w:r w:rsidRPr="0072435F">
        <w:rPr>
          <w:rFonts w:asciiTheme="minorHAnsi" w:hAnsiTheme="minorHAnsi" w:cstheme="minorHAnsi"/>
        </w:rPr>
        <w:t xml:space="preserve">.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VizWiz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bookmarkStart w:id="1" w:name="_GoBack"/>
      <w:bookmarkEnd w:id="1"/>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71519A89"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Pr="00180D5A">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7C393A43" w:rsidR="00180D5A" w:rsidRDefault="0072435F" w:rsidP="008B42CA">
      <w:pPr>
        <w:spacing w:line="276" w:lineRule="auto"/>
        <w:jc w:val="both"/>
        <w:rPr>
          <w:rFonts w:asciiTheme="minorHAnsi" w:hAnsiTheme="minorHAnsi" w:cstheme="minorHAnsi"/>
        </w:rPr>
      </w:pPr>
      <w:r>
        <w:rPr>
          <w:rFonts w:asciiTheme="minorHAnsi" w:hAnsiTheme="minorHAnsi" w:cstheme="minorHAnsi"/>
        </w:rPr>
        <w:t>A blind person can ask a question to the chatbot through speech. This speech is converted into text using Google’s Text-to-Speech API. The natural language question is then fed into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Scene change model is also implemented to alert user in case of any scene change. The models can also be hosted in cloud and interface with app can be provided using high bandwidth channels for optimal performance.</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w:t>
      </w:r>
      <w:r w:rsidR="00253B05">
        <w:rPr>
          <w:rFonts w:asciiTheme="minorHAnsi" w:hAnsiTheme="minorHAnsi" w:cstheme="minorHAnsi"/>
        </w:rPr>
        <w:lastRenderedPageBreak/>
        <w:t xml:space="preserve">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388B2C1F"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Pr="00180D5A">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7574ECD5" w14:textId="1B536BC7"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4"/>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6FB715" w14:textId="77777777" w:rsidR="00580DE0" w:rsidRDefault="00580DE0" w:rsidP="0094110A">
      <w:r>
        <w:separator/>
      </w:r>
    </w:p>
  </w:endnote>
  <w:endnote w:type="continuationSeparator" w:id="0">
    <w:p w14:paraId="55383827" w14:textId="77777777" w:rsidR="00580DE0" w:rsidRDefault="00580DE0"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BB99E1" w14:textId="77777777" w:rsidR="00580DE0" w:rsidRDefault="00580DE0" w:rsidP="0094110A">
      <w:r>
        <w:separator/>
      </w:r>
    </w:p>
  </w:footnote>
  <w:footnote w:type="continuationSeparator" w:id="0">
    <w:p w14:paraId="364BDA0B" w14:textId="77777777" w:rsidR="00580DE0" w:rsidRDefault="00580DE0"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5950"/>
    <w:rsid w:val="00027CB6"/>
    <w:rsid w:val="00067B9A"/>
    <w:rsid w:val="0007766C"/>
    <w:rsid w:val="00091926"/>
    <w:rsid w:val="000954D6"/>
    <w:rsid w:val="000A4E22"/>
    <w:rsid w:val="000C1E82"/>
    <w:rsid w:val="000C2563"/>
    <w:rsid w:val="000D56DE"/>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32A36"/>
    <w:rsid w:val="00553141"/>
    <w:rsid w:val="00564987"/>
    <w:rsid w:val="00570278"/>
    <w:rsid w:val="00572703"/>
    <w:rsid w:val="00572857"/>
    <w:rsid w:val="00580DE0"/>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F2886"/>
    <w:rsid w:val="00913E8B"/>
    <w:rsid w:val="00933AEC"/>
    <w:rsid w:val="0094110A"/>
    <w:rsid w:val="009428FB"/>
    <w:rsid w:val="00944CDB"/>
    <w:rsid w:val="00961D00"/>
    <w:rsid w:val="0097178D"/>
    <w:rsid w:val="009D0FE0"/>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30EFB"/>
    <w:rsid w:val="00C36658"/>
    <w:rsid w:val="00C43328"/>
    <w:rsid w:val="00C47AA6"/>
    <w:rsid w:val="00C47BA4"/>
    <w:rsid w:val="00C57B7A"/>
    <w:rsid w:val="00C92234"/>
    <w:rsid w:val="00C94E12"/>
    <w:rsid w:val="00CB7BD1"/>
    <w:rsid w:val="00CD149D"/>
    <w:rsid w:val="00CD1FED"/>
    <w:rsid w:val="00D038C7"/>
    <w:rsid w:val="00D06DA5"/>
    <w:rsid w:val="00D169CB"/>
    <w:rsid w:val="00D31E11"/>
    <w:rsid w:val="00D409D0"/>
    <w:rsid w:val="00D543C4"/>
    <w:rsid w:val="00D612F2"/>
    <w:rsid w:val="00D6206C"/>
    <w:rsid w:val="00D74427"/>
    <w:rsid w:val="00D7461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AF4153-F02D-4C63-A787-A9B4C87C6B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874</TotalTime>
  <Pages>4</Pages>
  <Words>1286</Words>
  <Characters>733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09</cp:revision>
  <cp:lastPrinted>2019-08-18T19:04:00Z</cp:lastPrinted>
  <dcterms:created xsi:type="dcterms:W3CDTF">2018-09-04T07:17:00Z</dcterms:created>
  <dcterms:modified xsi:type="dcterms:W3CDTF">2019-09-1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